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A095EC" w14:textId="77777777" w:rsidR="00C7117F" w:rsidRPr="007702DA" w:rsidRDefault="00C7117F" w:rsidP="00C7117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58A43F06" w14:textId="77777777" w:rsidR="00C7117F" w:rsidRPr="007702DA" w:rsidRDefault="00C7117F" w:rsidP="00C7117F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bookmarkStart w:id="0" w:name="_GoBack"/>
    <w:p w14:paraId="30129D2D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702D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702DA">
        <w:rPr>
          <w:rFonts w:ascii="Times New Roman" w:hAnsi="Times New Roman" w:cs="Times New Roman"/>
          <w:sz w:val="24"/>
          <w:szCs w:val="24"/>
        </w:rPr>
        <w:fldChar w:fldCharType="separate"/>
      </w:r>
      <w:r w:rsidRPr="007702DA">
        <w:rPr>
          <w:rFonts w:ascii="Times New Roman" w:hAnsi="Times New Roman" w:cs="Times New Roman"/>
          <w:sz w:val="24"/>
          <w:szCs w:val="24"/>
        </w:rPr>
        <w:t xml:space="preserve">Amilia, S., &amp; Asmara, M. O. (2017). Pengaruh Citra Merek, Harga, dan Kualitas Produk terhadap Keputusan Pembelian Handphone Merek Xiaomi di Kota Langsa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Manajemen Dan Keuangan Unsam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7702DA">
        <w:rPr>
          <w:rFonts w:ascii="Times New Roman" w:hAnsi="Times New Roman" w:cs="Times New Roman"/>
          <w:sz w:val="24"/>
          <w:szCs w:val="24"/>
        </w:rPr>
        <w:t>(1), 660–669.</w:t>
      </w:r>
    </w:p>
    <w:p w14:paraId="55249293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717F953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Amron, A. (2018a). The Influence of Brand Image, Brand Trust, Product Quality, and Price on the Consumer’s Buying Decision of MPV Cars Amron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European Scientific Journal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14</w:t>
      </w:r>
      <w:r w:rsidRPr="007702DA">
        <w:rPr>
          <w:rFonts w:ascii="Times New Roman" w:hAnsi="Times New Roman" w:cs="Times New Roman"/>
          <w:sz w:val="24"/>
          <w:szCs w:val="24"/>
        </w:rPr>
        <w:t>(13). https://doi.org/10.19044/esj.2018.v14n13p228</w:t>
      </w:r>
    </w:p>
    <w:p w14:paraId="6DC4E2E1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540CA26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Amron, A. (2018b). The Influence of Brand Image, Design, Feature, and Price on Purchasing Decision of Apple iOS Smartphone in Surakarta, Indonesia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The International Journal of Social Sciences and Humanities Inventio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7702DA">
        <w:rPr>
          <w:rFonts w:ascii="Times New Roman" w:hAnsi="Times New Roman" w:cs="Times New Roman"/>
          <w:sz w:val="24"/>
          <w:szCs w:val="24"/>
        </w:rPr>
        <w:t>(12), 5187–5191. https://doi.org/10.18535/ijsshi/v5i12.15</w:t>
      </w:r>
    </w:p>
    <w:p w14:paraId="1197E9C0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BEF2B57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Anggita, R., &amp; Ali, H. (2017). The Influence of Product Quality, Service Quality and Price to Purchase Decision of SGM Bunda Milk (Study on PT. Sarihusada Generasi Mahardika Region Jakarta, South Tangerang District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Scholars Bulletin (A Multidisciplinary Journal)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7702DA">
        <w:rPr>
          <w:rFonts w:ascii="Times New Roman" w:hAnsi="Times New Roman" w:cs="Times New Roman"/>
          <w:sz w:val="24"/>
          <w:szCs w:val="24"/>
        </w:rPr>
        <w:t>(6), 261–272. https://doi.org/10.21276/sb</w:t>
      </w:r>
    </w:p>
    <w:p w14:paraId="715E721C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F4C7D47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Anggraeni, A. R., &amp; Soliha, E. (2020). Kualitas produk, citra merek dan persepsi harga terhadap keputusan pembelian (Studi pada konsumen Kopi Lain Hati Lamper Kota Semarang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Al Tijarah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7702DA">
        <w:rPr>
          <w:rFonts w:ascii="Times New Roman" w:hAnsi="Times New Roman" w:cs="Times New Roman"/>
          <w:sz w:val="24"/>
          <w:szCs w:val="24"/>
        </w:rPr>
        <w:t>(3), 96–107.</w:t>
      </w:r>
    </w:p>
    <w:p w14:paraId="446EF638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FE88B9F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Aryaditya, B. A., &amp; Khuzaini. (2020). Pengaruh Citra Merek, Kualitas Produk, Promosi, Harga, Dan Word Of Mouth Terhadap Keputusan Pembelian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7702DA">
        <w:rPr>
          <w:rFonts w:ascii="Times New Roman" w:hAnsi="Times New Roman" w:cs="Times New Roman"/>
          <w:sz w:val="24"/>
          <w:szCs w:val="24"/>
        </w:rPr>
        <w:t>(4).</w:t>
      </w:r>
    </w:p>
    <w:p w14:paraId="47414554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E0D7704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Brata, B. H., Husani, S., &amp; Ali, H. (2017). The Influence of Quality Products, Price, Promotion, and Location to Product Purchase Decision on Nitchi At PT. Jaya Swarasa Agung in Central Jakarta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Saudi Journal of Business and Management Studies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7702DA">
        <w:rPr>
          <w:rFonts w:ascii="Times New Roman" w:hAnsi="Times New Roman" w:cs="Times New Roman"/>
          <w:sz w:val="24"/>
          <w:szCs w:val="24"/>
        </w:rPr>
        <w:t>(4B), 433–445. https://doi.org/10.21276/sjbms</w:t>
      </w:r>
    </w:p>
    <w:p w14:paraId="559BA394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EDF3769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Ghozali, I. (2013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Aplikasi Analisis Multivariate dengan Program IBM SPSS 21</w:t>
      </w:r>
      <w:r w:rsidRPr="007702DA">
        <w:rPr>
          <w:rFonts w:ascii="Times New Roman" w:hAnsi="Times New Roman" w:cs="Times New Roman"/>
          <w:sz w:val="24"/>
          <w:szCs w:val="24"/>
        </w:rPr>
        <w:t>.</w:t>
      </w:r>
    </w:p>
    <w:p w14:paraId="645D9E65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Kertajaya, H. (2007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Positioning, Differensiasi, dan Brand</w:t>
      </w:r>
      <w:r w:rsidRPr="007702DA">
        <w:rPr>
          <w:rFonts w:ascii="Times New Roman" w:hAnsi="Times New Roman" w:cs="Times New Roman"/>
          <w:sz w:val="24"/>
          <w:szCs w:val="24"/>
        </w:rPr>
        <w:t>. Gramedia Pustaka Utama.</w:t>
      </w:r>
    </w:p>
    <w:p w14:paraId="76926E11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A957929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Kotler, P., &amp; Amstrong, G. (2008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Prinsip-Prinsip Pemasaran</w:t>
      </w:r>
      <w:r w:rsidRPr="007702DA">
        <w:rPr>
          <w:rFonts w:ascii="Times New Roman" w:hAnsi="Times New Roman" w:cs="Times New Roman"/>
          <w:sz w:val="24"/>
          <w:szCs w:val="24"/>
        </w:rPr>
        <w:t xml:space="preserve"> (12th ed.). Erlangga.</w:t>
      </w:r>
    </w:p>
    <w:p w14:paraId="035604D2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1603A77C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C7117F" w:rsidSect="003D5D61">
          <w:headerReference w:type="default" r:id="rId6"/>
          <w:footerReference w:type="default" r:id="rId7"/>
          <w:pgSz w:w="11906" w:h="16838"/>
          <w:pgMar w:top="2268" w:right="1701" w:bottom="1701" w:left="2268" w:header="709" w:footer="709" w:gutter="0"/>
          <w:pgNumType w:start="71"/>
          <w:cols w:space="708"/>
          <w:docGrid w:linePitch="360"/>
        </w:sectPr>
      </w:pPr>
      <w:r w:rsidRPr="007702DA">
        <w:rPr>
          <w:rFonts w:ascii="Times New Roman" w:hAnsi="Times New Roman" w:cs="Times New Roman"/>
          <w:sz w:val="24"/>
          <w:szCs w:val="24"/>
        </w:rPr>
        <w:t xml:space="preserve">Kotler, P., &amp; Keller, K. L. (2009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Marketing Management</w:t>
      </w:r>
      <w:r w:rsidRPr="007702DA">
        <w:rPr>
          <w:rFonts w:ascii="Times New Roman" w:hAnsi="Times New Roman" w:cs="Times New Roman"/>
          <w:sz w:val="24"/>
          <w:szCs w:val="24"/>
        </w:rPr>
        <w:t xml:space="preserve"> (15e ed.). Person Education.</w:t>
      </w:r>
    </w:p>
    <w:p w14:paraId="253D068E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lastRenderedPageBreak/>
        <w:t xml:space="preserve">Leonandri, D. G., Harahap, Z., &amp; Fitriana, R. (2021). The Influence of Product Quality and Price on Purchasing Decision for Brown Sugar Boba Fresh Milk. </w:t>
      </w:r>
      <w:r w:rsidRPr="003D5D61">
        <w:rPr>
          <w:rFonts w:ascii="Times New Roman" w:hAnsi="Times New Roman" w:cs="Times New Roman"/>
          <w:sz w:val="24"/>
          <w:szCs w:val="24"/>
        </w:rPr>
        <w:t>Journal of Management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3D5D61">
        <w:rPr>
          <w:rFonts w:ascii="Times New Roman" w:hAnsi="Times New Roman" w:cs="Times New Roman"/>
          <w:sz w:val="24"/>
          <w:szCs w:val="24"/>
        </w:rPr>
        <w:t>11</w:t>
      </w:r>
      <w:r w:rsidRPr="007702DA">
        <w:rPr>
          <w:rFonts w:ascii="Times New Roman" w:hAnsi="Times New Roman" w:cs="Times New Roman"/>
          <w:sz w:val="24"/>
          <w:szCs w:val="24"/>
        </w:rPr>
        <w:t>(2), 338–344. https://www.enrichment.iocspublisher.org/index.php/enrichment/article/view/100</w:t>
      </w:r>
    </w:p>
    <w:p w14:paraId="31314C81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B50BF50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Lomban, A. E., Tumbel, A. L., &amp; Wenas, R. S. (2021). Pengaruh Citra Merek, Kualitas Produk Dan Persepsi Harga Terhadap Keputusan Pembelian Konsumen Pada Produk Planet Surf Di Manado Town Square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Emba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7702DA">
        <w:rPr>
          <w:rFonts w:ascii="Times New Roman" w:hAnsi="Times New Roman" w:cs="Times New Roman"/>
          <w:sz w:val="24"/>
          <w:szCs w:val="24"/>
        </w:rPr>
        <w:t>(3), 648–658.</w:t>
      </w:r>
    </w:p>
    <w:p w14:paraId="73C840B8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467B8D2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Malik, R., Bakkareng, &amp; Delvianti. (2021). Pengaruh Citra Merek Dan Kualitas Produk Terhadap Keputusan Pembelian Kosmetik Pada Toko Khanza Kecamatan Koto Tangah Kota Padang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Matua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7702DA">
        <w:rPr>
          <w:rFonts w:ascii="Times New Roman" w:hAnsi="Times New Roman" w:cs="Times New Roman"/>
          <w:sz w:val="24"/>
          <w:szCs w:val="24"/>
        </w:rPr>
        <w:t>(1), 135–150.</w:t>
      </w:r>
    </w:p>
    <w:p w14:paraId="7A2A325E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FDB376F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Mukarromah, D. S., &amp; Rofiah, C. (2019). Pengaruh Citra Merek, Desain Produk Dan Kualitas Produk Terhadap Keputusan Pembelian Sepatu Merek Bata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Riset Manajemen Dan Bisnis Dewantara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7702DA">
        <w:rPr>
          <w:rFonts w:ascii="Times New Roman" w:hAnsi="Times New Roman" w:cs="Times New Roman"/>
          <w:sz w:val="24"/>
          <w:szCs w:val="24"/>
        </w:rPr>
        <w:t>(1).</w:t>
      </w:r>
    </w:p>
    <w:p w14:paraId="57EA7DC1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9E74C8C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Puspita, Y. D., &amp; Rahmawan, G. (2021). Pengaruh Harga, Kualitas Produk dan Citra Merek terhadap Keputusan Pembelian Produk Garnier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Sinar Manajeme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7702DA">
        <w:rPr>
          <w:rFonts w:ascii="Times New Roman" w:hAnsi="Times New Roman" w:cs="Times New Roman"/>
          <w:sz w:val="24"/>
          <w:szCs w:val="24"/>
        </w:rPr>
        <w:t>(2), 98–104.</w:t>
      </w:r>
    </w:p>
    <w:p w14:paraId="1970853B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CB3F144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Putra, E. I., &amp; Prijati. (2021). Pengaruh Citra Merek Dan Promosi Terhadap Keputusan Pembelian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7702DA">
        <w:rPr>
          <w:rFonts w:ascii="Times New Roman" w:hAnsi="Times New Roman" w:cs="Times New Roman"/>
          <w:sz w:val="24"/>
          <w:szCs w:val="24"/>
        </w:rPr>
        <w:t>(1). https://doi.org/10.32493/skr.v8i1.9716</w:t>
      </w:r>
    </w:p>
    <w:p w14:paraId="6E3B8675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CA21EA7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Ratri, L. E. (2007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Strategi Memenangkan Persaingan Pasar</w:t>
      </w:r>
      <w:r w:rsidRPr="007702DA">
        <w:rPr>
          <w:rFonts w:ascii="Times New Roman" w:hAnsi="Times New Roman" w:cs="Times New Roman"/>
          <w:sz w:val="24"/>
          <w:szCs w:val="24"/>
        </w:rPr>
        <w:t>. Salemba Empat.</w:t>
      </w:r>
    </w:p>
    <w:p w14:paraId="727ED916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75B1AE8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Rijadi, M. F., &amp; Hidayat, I. (2019). Pengaruh Promosi, Citra Merek, Harga, Dan Kualitas Produk Terhadap Keputusan Pembelian Handphone Vivo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7702DA">
        <w:rPr>
          <w:rFonts w:ascii="Times New Roman" w:hAnsi="Times New Roman" w:cs="Times New Roman"/>
          <w:sz w:val="24"/>
          <w:szCs w:val="24"/>
        </w:rPr>
        <w:t>(1), 1–21. http://jurnalmahasiswa.stiesia.ac.id/index.php/jirm/article/view/779</w:t>
      </w:r>
    </w:p>
    <w:p w14:paraId="4D23D7C6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319A82F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Saladin, D. (2008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Intisari Pemasaran dan Unsur-Unsur Pemasaran</w:t>
      </w:r>
      <w:r w:rsidRPr="007702DA">
        <w:rPr>
          <w:rFonts w:ascii="Times New Roman" w:hAnsi="Times New Roman" w:cs="Times New Roman"/>
          <w:sz w:val="24"/>
          <w:szCs w:val="24"/>
        </w:rPr>
        <w:t>. CV Linda Karya.</w:t>
      </w:r>
    </w:p>
    <w:p w14:paraId="3A560A70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11DB2BCE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Sugiyono. (2018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Metode Penelitian Bisnis (Pendekatan Kuantitatif, Kualitatif, dan R&amp;D)</w:t>
      </w:r>
      <w:r w:rsidRPr="007702DA">
        <w:rPr>
          <w:rFonts w:ascii="Times New Roman" w:hAnsi="Times New Roman" w:cs="Times New Roman"/>
          <w:sz w:val="24"/>
          <w:szCs w:val="24"/>
        </w:rPr>
        <w:t>. Alfabeta.</w:t>
      </w:r>
    </w:p>
    <w:p w14:paraId="202C2B65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98985F3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Susanto, D. M., &amp; Cahyono, K. E. (2021). Pengaruh Citra Merek, Kualitas Produk, Dan Harga Terhadap Keputusan Pembelian Iphone (Studi Pada Mahasiswa di Surabaya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7702DA">
        <w:rPr>
          <w:rFonts w:ascii="Times New Roman" w:hAnsi="Times New Roman" w:cs="Times New Roman"/>
          <w:sz w:val="24"/>
          <w:szCs w:val="24"/>
        </w:rPr>
        <w:t xml:space="preserve">,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7702DA">
        <w:rPr>
          <w:rFonts w:ascii="Times New Roman" w:hAnsi="Times New Roman" w:cs="Times New Roman"/>
          <w:sz w:val="24"/>
          <w:szCs w:val="24"/>
        </w:rPr>
        <w:t>(1).</w:t>
      </w:r>
    </w:p>
    <w:p w14:paraId="0BE4A754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DF3F225" w14:textId="77777777" w:rsidR="00C7117F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702DA">
        <w:rPr>
          <w:rFonts w:ascii="Times New Roman" w:hAnsi="Times New Roman" w:cs="Times New Roman"/>
          <w:sz w:val="24"/>
          <w:szCs w:val="24"/>
        </w:rPr>
        <w:t xml:space="preserve">Tjiptono. (2008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Strategi Bisnis Pemasaran</w:t>
      </w:r>
      <w:r w:rsidRPr="007702DA">
        <w:rPr>
          <w:rFonts w:ascii="Times New Roman" w:hAnsi="Times New Roman" w:cs="Times New Roman"/>
          <w:sz w:val="24"/>
          <w:szCs w:val="24"/>
        </w:rPr>
        <w:t xml:space="preserve"> (Andi (ed.)).</w:t>
      </w:r>
    </w:p>
    <w:p w14:paraId="729D4ADB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174DB676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C7117F" w:rsidRPr="007702DA" w:rsidSect="003D5D61">
          <w:headerReference w:type="default" r:id="rId8"/>
          <w:footerReference w:type="default" r:id="rId9"/>
          <w:pgSz w:w="11906" w:h="16838"/>
          <w:pgMar w:top="2268" w:right="1701" w:bottom="1701" w:left="2268" w:header="709" w:footer="709" w:gutter="0"/>
          <w:pgNumType w:start="72"/>
          <w:cols w:space="708"/>
          <w:docGrid w:linePitch="360"/>
        </w:sectPr>
      </w:pPr>
      <w:r w:rsidRPr="007702DA">
        <w:rPr>
          <w:rFonts w:ascii="Times New Roman" w:hAnsi="Times New Roman" w:cs="Times New Roman"/>
          <w:sz w:val="24"/>
          <w:szCs w:val="24"/>
        </w:rPr>
        <w:lastRenderedPageBreak/>
        <w:t xml:space="preserve">Umar, &amp; Husein. (2016). </w:t>
      </w:r>
      <w:r w:rsidRPr="007702DA">
        <w:rPr>
          <w:rFonts w:ascii="Times New Roman" w:hAnsi="Times New Roman" w:cs="Times New Roman"/>
          <w:i/>
          <w:iCs/>
          <w:sz w:val="24"/>
          <w:szCs w:val="24"/>
        </w:rPr>
        <w:t>Study Kelayakan Bisnis</w:t>
      </w:r>
      <w:r w:rsidRPr="007702DA">
        <w:rPr>
          <w:rFonts w:ascii="Times New Roman" w:hAnsi="Times New Roman" w:cs="Times New Roman"/>
          <w:sz w:val="24"/>
          <w:szCs w:val="24"/>
        </w:rPr>
        <w:t xml:space="preserve"> (3rd ed.). Gramedia Pustaka Utama.</w:t>
      </w:r>
    </w:p>
    <w:p w14:paraId="1B5D8CEF" w14:textId="77777777" w:rsidR="00C7117F" w:rsidRPr="007702DA" w:rsidRDefault="00C7117F" w:rsidP="0081362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sz w:val="24"/>
        </w:rPr>
      </w:pPr>
    </w:p>
    <w:p w14:paraId="34C47A2A" w14:textId="6EF46BE9" w:rsidR="00D44E94" w:rsidRPr="00C7117F" w:rsidRDefault="00C7117F" w:rsidP="00813626">
      <w:pPr>
        <w:spacing w:line="240" w:lineRule="auto"/>
      </w:pPr>
      <w:r w:rsidRPr="007702DA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D44E94" w:rsidRPr="00C7117F" w:rsidSect="000E2F35">
      <w:headerReference w:type="default" r:id="rId10"/>
      <w:footerReference w:type="default" r:id="rId11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A03BB6" w14:textId="77777777" w:rsidR="001F7A0D" w:rsidRDefault="001F7A0D">
      <w:pPr>
        <w:spacing w:after="0" w:line="240" w:lineRule="auto"/>
      </w:pPr>
      <w:r>
        <w:separator/>
      </w:r>
    </w:p>
  </w:endnote>
  <w:endnote w:type="continuationSeparator" w:id="0">
    <w:p w14:paraId="7C85559F" w14:textId="77777777" w:rsidR="001F7A0D" w:rsidRDefault="001F7A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adea">
    <w:altName w:val="Cambria"/>
    <w:charset w:val="00"/>
    <w:family w:val="roman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noProof w:val="0"/>
      </w:rPr>
      <w:id w:val="-8306771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5EB8A5" w14:textId="77777777" w:rsidR="00C7117F" w:rsidRDefault="00C7117F">
        <w:pPr>
          <w:pStyle w:val="Footer"/>
          <w:jc w:val="cen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>
          <w:t>2</w:t>
        </w:r>
        <w:r>
          <w:fldChar w:fldCharType="end"/>
        </w:r>
      </w:p>
    </w:sdtContent>
  </w:sdt>
  <w:p w14:paraId="66DE7AFD" w14:textId="77777777" w:rsidR="00C7117F" w:rsidRDefault="00C7117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9ADA76" w14:textId="77777777" w:rsidR="00C7117F" w:rsidRDefault="00C7117F">
    <w:pPr>
      <w:pStyle w:val="Footer"/>
      <w:jc w:val="center"/>
    </w:pPr>
  </w:p>
  <w:p w14:paraId="00BBD695" w14:textId="77777777" w:rsidR="00C7117F" w:rsidRDefault="00C7117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ED1D58" w14:textId="77777777" w:rsidR="002A5E35" w:rsidRDefault="001F7A0D">
    <w:pPr>
      <w:pStyle w:val="Footer"/>
      <w:jc w:val="center"/>
    </w:pPr>
  </w:p>
  <w:p w14:paraId="118BA5FE" w14:textId="77777777" w:rsidR="002A5E35" w:rsidRDefault="001F7A0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2907783" w14:textId="77777777" w:rsidR="001F7A0D" w:rsidRDefault="001F7A0D">
      <w:pPr>
        <w:spacing w:after="0" w:line="240" w:lineRule="auto"/>
      </w:pPr>
      <w:r>
        <w:separator/>
      </w:r>
    </w:p>
  </w:footnote>
  <w:footnote w:type="continuationSeparator" w:id="0">
    <w:p w14:paraId="4AAE4011" w14:textId="77777777" w:rsidR="001F7A0D" w:rsidRDefault="001F7A0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1DCC79A" w14:textId="77777777" w:rsidR="00C7117F" w:rsidRDefault="00C7117F">
    <w:pPr>
      <w:pStyle w:val="Header"/>
      <w:jc w:val="right"/>
    </w:pPr>
  </w:p>
  <w:p w14:paraId="7DE21F75" w14:textId="77777777" w:rsidR="00C7117F" w:rsidRDefault="00C7117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noProof w:val="0"/>
      </w:rPr>
      <w:id w:val="11793990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417CCB6" w14:textId="77777777" w:rsidR="00C7117F" w:rsidRDefault="00C7117F">
        <w:pPr>
          <w:pStyle w:val="Header"/>
          <w:jc w:val="right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>
          <w:t>2</w:t>
        </w:r>
        <w:r>
          <w:fldChar w:fldCharType="end"/>
        </w:r>
      </w:p>
    </w:sdtContent>
  </w:sdt>
  <w:p w14:paraId="70152FAB" w14:textId="77777777" w:rsidR="00C7117F" w:rsidRDefault="00C7117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BC45D0" w14:textId="4AA948B8" w:rsidR="002A5E35" w:rsidRDefault="001F7A0D">
    <w:pPr>
      <w:pStyle w:val="Header"/>
      <w:jc w:val="right"/>
    </w:pPr>
  </w:p>
  <w:p w14:paraId="35CF058B" w14:textId="77777777" w:rsidR="002A5E35" w:rsidRDefault="001F7A0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2F35"/>
    <w:rsid w:val="000E2F35"/>
    <w:rsid w:val="00161C00"/>
    <w:rsid w:val="001F7A0D"/>
    <w:rsid w:val="003E5875"/>
    <w:rsid w:val="003F3497"/>
    <w:rsid w:val="005D340D"/>
    <w:rsid w:val="007C5A7D"/>
    <w:rsid w:val="00813626"/>
    <w:rsid w:val="009D2DA8"/>
    <w:rsid w:val="00C7117F"/>
    <w:rsid w:val="00C87248"/>
    <w:rsid w:val="00D44E94"/>
    <w:rsid w:val="00DD24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26BF48"/>
  <w15:chartTrackingRefBased/>
  <w15:docId w15:val="{011ACB5B-EFA2-4C96-9DD9-BC15DFCE53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117F"/>
    <w:rPr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2F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1"/>
    <w:qFormat/>
    <w:rsid w:val="000E2F3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E2F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2F35"/>
    <w:rPr>
      <w:noProof/>
    </w:rPr>
  </w:style>
  <w:style w:type="paragraph" w:styleId="Footer">
    <w:name w:val="footer"/>
    <w:basedOn w:val="Normal"/>
    <w:link w:val="FooterChar"/>
    <w:uiPriority w:val="99"/>
    <w:unhideWhenUsed/>
    <w:rsid w:val="000E2F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2F35"/>
    <w:rPr>
      <w:noProof/>
    </w:rPr>
  </w:style>
  <w:style w:type="character" w:styleId="Hyperlink">
    <w:name w:val="Hyperlink"/>
    <w:basedOn w:val="DefaultParagraphFont"/>
    <w:uiPriority w:val="99"/>
    <w:unhideWhenUsed/>
    <w:rsid w:val="000E2F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40D"/>
    <w:rPr>
      <w:rFonts w:ascii="Segoe UI" w:hAnsi="Segoe UI" w:cs="Segoe UI"/>
      <w:noProof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340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5D340D"/>
    <w:rPr>
      <w:rFonts w:ascii="Segoe UI" w:hAnsi="Segoe UI" w:cs="Segoe UI"/>
      <w:noProof/>
      <w:sz w:val="18"/>
      <w:szCs w:val="18"/>
    </w:rPr>
  </w:style>
  <w:style w:type="character" w:customStyle="1" w:styleId="BodyTextChar">
    <w:name w:val="Body Text Char"/>
    <w:basedOn w:val="DefaultParagraphFont"/>
    <w:link w:val="BodyText"/>
    <w:uiPriority w:val="1"/>
    <w:rsid w:val="005D340D"/>
    <w:rPr>
      <w:rFonts w:ascii="Caladea" w:eastAsia="Caladea" w:hAnsi="Caladea" w:cs="Caladea"/>
      <w:lang w:val="id"/>
    </w:rPr>
  </w:style>
  <w:style w:type="paragraph" w:styleId="BodyText">
    <w:name w:val="Body Text"/>
    <w:basedOn w:val="Normal"/>
    <w:link w:val="BodyTextChar"/>
    <w:uiPriority w:val="1"/>
    <w:qFormat/>
    <w:rsid w:val="005D340D"/>
    <w:pPr>
      <w:widowControl w:val="0"/>
      <w:autoSpaceDE w:val="0"/>
      <w:autoSpaceDN w:val="0"/>
      <w:spacing w:before="21" w:after="0" w:line="240" w:lineRule="auto"/>
      <w:ind w:left="20"/>
    </w:pPr>
    <w:rPr>
      <w:rFonts w:ascii="Caladea" w:eastAsia="Caladea" w:hAnsi="Caladea" w:cs="Caladea"/>
      <w:noProof w:val="0"/>
      <w:lang w:val="id"/>
    </w:rPr>
  </w:style>
  <w:style w:type="character" w:customStyle="1" w:styleId="BodyTextChar1">
    <w:name w:val="Body Text Char1"/>
    <w:basedOn w:val="DefaultParagraphFont"/>
    <w:uiPriority w:val="99"/>
    <w:semiHidden/>
    <w:rsid w:val="005D340D"/>
    <w:rPr>
      <w:noProof/>
    </w:rPr>
  </w:style>
  <w:style w:type="paragraph" w:customStyle="1" w:styleId="TableParagraph">
    <w:name w:val="Table Paragraph"/>
    <w:basedOn w:val="Normal"/>
    <w:uiPriority w:val="1"/>
    <w:qFormat/>
    <w:rsid w:val="005D340D"/>
    <w:pPr>
      <w:widowControl w:val="0"/>
      <w:autoSpaceDE w:val="0"/>
      <w:autoSpaceDN w:val="0"/>
      <w:spacing w:before="34" w:after="0" w:line="240" w:lineRule="auto"/>
      <w:ind w:right="96"/>
      <w:jc w:val="right"/>
    </w:pPr>
    <w:rPr>
      <w:rFonts w:ascii="Arial" w:eastAsia="Arial" w:hAnsi="Arial" w:cs="Arial"/>
      <w:noProof w:val="0"/>
      <w:lang w:val="id"/>
    </w:rPr>
  </w:style>
  <w:style w:type="character" w:styleId="UnresolvedMention">
    <w:name w:val="Unresolved Mention"/>
    <w:basedOn w:val="DefaultParagraphFont"/>
    <w:uiPriority w:val="99"/>
    <w:semiHidden/>
    <w:unhideWhenUsed/>
    <w:rsid w:val="005D340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626</Words>
  <Characters>3573</Characters>
  <Application>Microsoft Office Word</Application>
  <DocSecurity>0</DocSecurity>
  <Lines>29</Lines>
  <Paragraphs>8</Paragraphs>
  <ScaleCrop>false</ScaleCrop>
  <Company/>
  <LinksUpToDate>false</LinksUpToDate>
  <CharactersWithSpaces>4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mah Ayu</dc:creator>
  <cp:keywords/>
  <dc:description/>
  <cp:lastModifiedBy>Nikmah Ayu</cp:lastModifiedBy>
  <cp:revision>4</cp:revision>
  <dcterms:created xsi:type="dcterms:W3CDTF">2022-02-07T04:27:00Z</dcterms:created>
  <dcterms:modified xsi:type="dcterms:W3CDTF">2022-02-22T01:29:00Z</dcterms:modified>
</cp:coreProperties>
</file>